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1567CB" w:rsidP="008D5DB3">
      <w:hyperlink r:id="rId7" w:history="1">
        <w:r w:rsidR="008171C0" w:rsidRPr="00EF5894">
          <w:rPr>
            <w:rStyle w:val="Hyperlink"/>
          </w:rPr>
          <w:t>http://qingkaikong.blogspot.com/2015/04/subspace-detector.html</w:t>
        </w:r>
      </w:hyperlink>
    </w:p>
    <w:p w14:paraId="63B280DC" w14:textId="400983D5" w:rsidR="008171C0" w:rsidRDefault="001567CB"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29174C6A" w:rsidR="0037638F" w:rsidRDefault="0037638F" w:rsidP="008D5DB3">
      <w:r>
        <w:fldChar w:fldCharType="begin" w:fldLock="1"/>
      </w:r>
      <w:r>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bookmarkStart w:id="0" w:name="_GoBack"/>
      <w:bookmarkEnd w:id="0"/>
    </w:p>
    <w:p w14:paraId="72EC41AF" w14:textId="77777777" w:rsidR="0037638F" w:rsidRDefault="0037638F" w:rsidP="008D5DB3"/>
    <w:p w14:paraId="0A2D29B3" w14:textId="4D16E2EF" w:rsidR="0037638F" w:rsidRPr="0037638F" w:rsidRDefault="008D5DB3" w:rsidP="0037638F">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7638F" w:rsidRPr="0037638F">
        <w:rPr>
          <w:rFonts w:ascii="Cambria" w:hAnsi="Cambria"/>
          <w:noProof/>
        </w:rPr>
        <w:t xml:space="preserve">Aguiar,  a. C., and G. C. Beroza (2014), PageRank for Earthquakes, </w:t>
      </w:r>
      <w:r w:rsidR="0037638F" w:rsidRPr="0037638F">
        <w:rPr>
          <w:rFonts w:ascii="Cambria" w:hAnsi="Cambria"/>
          <w:i/>
          <w:iCs/>
          <w:noProof/>
        </w:rPr>
        <w:t>Seismol. Res. Lett.</w:t>
      </w:r>
      <w:r w:rsidR="0037638F" w:rsidRPr="0037638F">
        <w:rPr>
          <w:rFonts w:ascii="Cambria" w:hAnsi="Cambria"/>
          <w:noProof/>
        </w:rPr>
        <w:t xml:space="preserve">, </w:t>
      </w:r>
      <w:r w:rsidR="0037638F" w:rsidRPr="0037638F">
        <w:rPr>
          <w:rFonts w:ascii="Cambria" w:hAnsi="Cambria"/>
          <w:i/>
          <w:iCs/>
          <w:noProof/>
        </w:rPr>
        <w:t>85</w:t>
      </w:r>
      <w:r w:rsidR="0037638F" w:rsidRPr="0037638F">
        <w:rPr>
          <w:rFonts w:ascii="Cambria" w:hAnsi="Cambria"/>
          <w:noProof/>
        </w:rPr>
        <w:t>(2), 344–350, doi:10.1785/0220130162.</w:t>
      </w:r>
    </w:p>
    <w:p w14:paraId="01A5727A"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43</w:t>
      </w:r>
      <w:r w:rsidRPr="0037638F">
        <w:rPr>
          <w:rFonts w:ascii="Cambria" w:hAnsi="Cambria"/>
          <w:noProof/>
        </w:rPr>
        <w:t>(10), 4929–4936, doi:10.1002/2016GL069257.</w:t>
      </w:r>
    </w:p>
    <w:p w14:paraId="43255982"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An, C., and L. Meng (2016), Application of Array Back-projection to Tsunami Prediction and Early Warning, </w:t>
      </w:r>
      <w:r w:rsidRPr="0037638F">
        <w:rPr>
          <w:rFonts w:ascii="Cambria" w:hAnsi="Cambria"/>
          <w:i/>
          <w:iCs/>
          <w:noProof/>
        </w:rPr>
        <w:t>Geophys. Res. Lett.</w:t>
      </w:r>
      <w:r w:rsidRPr="0037638F">
        <w:rPr>
          <w:rFonts w:ascii="Cambria" w:hAnsi="Cambria"/>
          <w:noProof/>
        </w:rPr>
        <w:t>, n/a-n/a, doi:10.1002/2016GL068786.</w:t>
      </w:r>
    </w:p>
    <w:p w14:paraId="0AE7A9FF"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lastRenderedPageBreak/>
        <w:t xml:space="preserve">Babadi, B., and E. N. Brown (2014), A review of multitaper spectral analysis, </w:t>
      </w:r>
      <w:r w:rsidRPr="0037638F">
        <w:rPr>
          <w:rFonts w:ascii="Cambria" w:hAnsi="Cambria"/>
          <w:i/>
          <w:iCs/>
          <w:noProof/>
        </w:rPr>
        <w:t>IEEE Trans. Biomed. Eng.</w:t>
      </w:r>
      <w:r w:rsidRPr="0037638F">
        <w:rPr>
          <w:rFonts w:ascii="Cambria" w:hAnsi="Cambria"/>
          <w:noProof/>
        </w:rPr>
        <w:t xml:space="preserve">, </w:t>
      </w:r>
      <w:r w:rsidRPr="0037638F">
        <w:rPr>
          <w:rFonts w:ascii="Cambria" w:hAnsi="Cambria"/>
          <w:i/>
          <w:iCs/>
          <w:noProof/>
        </w:rPr>
        <w:t>61</w:t>
      </w:r>
      <w:r w:rsidRPr="0037638F">
        <w:rPr>
          <w:rFonts w:ascii="Cambria" w:hAnsi="Cambria"/>
          <w:noProof/>
        </w:rPr>
        <w:t>(5), 1555–1564, doi:10.1109/TBME.2014.2311996.</w:t>
      </w:r>
    </w:p>
    <w:p w14:paraId="74714B70"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aiesi, M., and M. Paczuski (2004), Scale-free networks of earthquakes and aftershocks, </w:t>
      </w:r>
      <w:r w:rsidRPr="0037638F">
        <w:rPr>
          <w:rFonts w:ascii="Cambria" w:hAnsi="Cambria"/>
          <w:i/>
          <w:iCs/>
          <w:noProof/>
        </w:rPr>
        <w:t>Phys. Rev. E</w:t>
      </w:r>
      <w:r w:rsidRPr="0037638F">
        <w:rPr>
          <w:rFonts w:ascii="Cambria" w:hAnsi="Cambria"/>
          <w:noProof/>
        </w:rPr>
        <w:t xml:space="preserve">, </w:t>
      </w:r>
      <w:r w:rsidRPr="0037638F">
        <w:rPr>
          <w:rFonts w:ascii="Cambria" w:hAnsi="Cambria"/>
          <w:i/>
          <w:iCs/>
          <w:noProof/>
        </w:rPr>
        <w:t>69</w:t>
      </w:r>
      <w:r w:rsidRPr="0037638F">
        <w:rPr>
          <w:rFonts w:ascii="Cambria" w:hAnsi="Cambria"/>
          <w:noProof/>
        </w:rPr>
        <w:t>(6), 66106, doi:10.1103/PhysRevE.69.066106.</w:t>
      </w:r>
    </w:p>
    <w:p w14:paraId="3968038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arrett, S. a., and G. C. Beroza (2014), An Empirical Approach to Subspace Detection, </w:t>
      </w:r>
      <w:r w:rsidRPr="0037638F">
        <w:rPr>
          <w:rFonts w:ascii="Cambria" w:hAnsi="Cambria"/>
          <w:i/>
          <w:iCs/>
          <w:noProof/>
        </w:rPr>
        <w:t>Seismol. Res. Lett.</w:t>
      </w:r>
      <w:r w:rsidRPr="0037638F">
        <w:rPr>
          <w:rFonts w:ascii="Cambria" w:hAnsi="Cambria"/>
          <w:noProof/>
        </w:rPr>
        <w:t xml:space="preserve">, </w:t>
      </w:r>
      <w:r w:rsidRPr="0037638F">
        <w:rPr>
          <w:rFonts w:ascii="Cambria" w:hAnsi="Cambria"/>
          <w:i/>
          <w:iCs/>
          <w:noProof/>
        </w:rPr>
        <w:t>85</w:t>
      </w:r>
      <w:r w:rsidRPr="0037638F">
        <w:rPr>
          <w:rFonts w:ascii="Cambria" w:hAnsi="Cambria"/>
          <w:noProof/>
        </w:rPr>
        <w:t>(3), 594–600, doi:10.1785/0220130152.</w:t>
      </w:r>
    </w:p>
    <w:p w14:paraId="665CCF13"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enson, A. R., D. F. Gleich, and J. Leskovec (2016), Higher-order organization of complex network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3</w:t>
      </w:r>
      <w:r w:rsidRPr="0037638F">
        <w:rPr>
          <w:rFonts w:ascii="Cambria" w:hAnsi="Cambria"/>
          <w:noProof/>
        </w:rPr>
        <w:t>(6295), 163–166, doi:10.1126/science.aad9029.</w:t>
      </w:r>
    </w:p>
    <w:p w14:paraId="1180F51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eroza, G. C., and S. Ide (2011), Slow Earthquakes and Nonvolcanic Tremor, </w:t>
      </w:r>
      <w:r w:rsidRPr="0037638F">
        <w:rPr>
          <w:rFonts w:ascii="Cambria" w:hAnsi="Cambria"/>
          <w:i/>
          <w:iCs/>
          <w:noProof/>
        </w:rPr>
        <w:t>Annu. Rev. Earth Planet. Sci.</w:t>
      </w:r>
      <w:r w:rsidRPr="0037638F">
        <w:rPr>
          <w:rFonts w:ascii="Cambria" w:hAnsi="Cambria"/>
          <w:noProof/>
        </w:rPr>
        <w:t xml:space="preserve">, </w:t>
      </w:r>
      <w:r w:rsidRPr="0037638F">
        <w:rPr>
          <w:rFonts w:ascii="Cambria" w:hAnsi="Cambria"/>
          <w:i/>
          <w:iCs/>
          <w:noProof/>
        </w:rPr>
        <w:t>39</w:t>
      </w:r>
      <w:r w:rsidRPr="0037638F">
        <w:rPr>
          <w:rFonts w:ascii="Cambria" w:hAnsi="Cambria"/>
          <w:noProof/>
        </w:rPr>
        <w:t>(1), 271–296, doi:10.1146/annurev-earth-040809-152531.</w:t>
      </w:r>
    </w:p>
    <w:p w14:paraId="1B47C130"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onnefon, J.-F., A. Shariff, and I. Rahwan (2016), The social dilemma of autonomous vehicle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2</w:t>
      </w:r>
      <w:r w:rsidRPr="0037638F">
        <w:rPr>
          <w:rFonts w:ascii="Cambria" w:hAnsi="Cambria"/>
          <w:noProof/>
        </w:rPr>
        <w:t>(6293), 1573–1576, doi:10.1126/science.aaf2654.</w:t>
      </w:r>
    </w:p>
    <w:p w14:paraId="2ACB00A4"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Brown, J. R., G. C. Beroza, and D. R. Shelly (2008), An autocorrelation method to detect low frequency earthquakes within tremor,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35</w:t>
      </w:r>
      <w:r w:rsidRPr="0037638F">
        <w:rPr>
          <w:rFonts w:ascii="Cambria" w:hAnsi="Cambria"/>
          <w:noProof/>
        </w:rPr>
        <w:t>(16), 1–5, doi:10.1029/2008GL034560.</w:t>
      </w:r>
    </w:p>
    <w:p w14:paraId="48E461E1"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Clinton, J. F., S. C. Bradford, T. H. Heaton, and J. Favela (2006), The observed wander of the natural frequencies in a structure, </w:t>
      </w:r>
      <w:r w:rsidRPr="0037638F">
        <w:rPr>
          <w:rFonts w:ascii="Cambria" w:hAnsi="Cambria"/>
          <w:i/>
          <w:iCs/>
          <w:noProof/>
        </w:rPr>
        <w:t>Bull. Seismol. Soc. Am.</w:t>
      </w:r>
      <w:r w:rsidRPr="0037638F">
        <w:rPr>
          <w:rFonts w:ascii="Cambria" w:hAnsi="Cambria"/>
          <w:noProof/>
        </w:rPr>
        <w:t xml:space="preserve">, </w:t>
      </w:r>
      <w:r w:rsidRPr="0037638F">
        <w:rPr>
          <w:rFonts w:ascii="Cambria" w:hAnsi="Cambria"/>
          <w:i/>
          <w:iCs/>
          <w:noProof/>
        </w:rPr>
        <w:t>96</w:t>
      </w:r>
      <w:r w:rsidRPr="0037638F">
        <w:rPr>
          <w:rFonts w:ascii="Cambria" w:hAnsi="Cambria"/>
          <w:noProof/>
        </w:rPr>
        <w:t>(1), 237–257, doi:10.1785/0120050052.</w:t>
      </w:r>
    </w:p>
    <w:p w14:paraId="7C8BC775"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Denolle, M. A., E. M. Dunham, G. A. Prieto, and G. C. Beroza (2014), Strong Ground Motion Prediction Using Virtual Earthquake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43</w:t>
      </w:r>
      <w:r w:rsidRPr="0037638F">
        <w:rPr>
          <w:rFonts w:ascii="Cambria" w:hAnsi="Cambria"/>
          <w:noProof/>
        </w:rPr>
        <w:t>(6169), 399–403, doi:10.1126/science.1245678.</w:t>
      </w:r>
    </w:p>
    <w:p w14:paraId="196FC1BA"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Ester, M., H. P. Kriegel, J. Sander, and X. Xu (1996), A Density-Based Algorithm for Discovering Clusters in Large Spatial Databases with Noise, </w:t>
      </w:r>
      <w:r w:rsidRPr="0037638F">
        <w:rPr>
          <w:rFonts w:ascii="Cambria" w:hAnsi="Cambria"/>
          <w:i/>
          <w:iCs/>
          <w:noProof/>
        </w:rPr>
        <w:t>Second Int. Conf. Knowl. Discov. Data Min.</w:t>
      </w:r>
      <w:r w:rsidRPr="0037638F">
        <w:rPr>
          <w:rFonts w:ascii="Cambria" w:hAnsi="Cambria"/>
          <w:noProof/>
        </w:rPr>
        <w:t>, 226–231, doi:10.1.1.71.1980.</w:t>
      </w:r>
    </w:p>
    <w:p w14:paraId="6F67B789"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Fan, W., and P. M. Shearer (2016), Local near instantaneously dynamically triggered aftershocks of large earthquake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3</w:t>
      </w:r>
      <w:r w:rsidRPr="0037638F">
        <w:rPr>
          <w:rFonts w:ascii="Cambria" w:hAnsi="Cambria"/>
          <w:noProof/>
        </w:rPr>
        <w:t>(6304), 1133–1136, doi:10.1126/science.aag0013.</w:t>
      </w:r>
    </w:p>
    <w:p w14:paraId="78F90118"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Giardini, D. (2009), Geothermal quake risks must be faced, </w:t>
      </w:r>
      <w:r w:rsidRPr="0037638F">
        <w:rPr>
          <w:rFonts w:ascii="Cambria" w:hAnsi="Cambria"/>
          <w:i/>
          <w:iCs/>
          <w:noProof/>
        </w:rPr>
        <w:t>Nature</w:t>
      </w:r>
      <w:r w:rsidRPr="0037638F">
        <w:rPr>
          <w:rFonts w:ascii="Cambria" w:hAnsi="Cambria"/>
          <w:noProof/>
        </w:rPr>
        <w:t xml:space="preserve">, </w:t>
      </w:r>
      <w:r w:rsidRPr="0037638F">
        <w:rPr>
          <w:rFonts w:ascii="Cambria" w:hAnsi="Cambria"/>
          <w:i/>
          <w:iCs/>
          <w:noProof/>
        </w:rPr>
        <w:t>462</w:t>
      </w:r>
      <w:r w:rsidRPr="0037638F">
        <w:rPr>
          <w:rFonts w:ascii="Cambria" w:hAnsi="Cambria"/>
          <w:noProof/>
        </w:rPr>
        <w:t>(7275), 848–849, doi:10.1038/462848a.</w:t>
      </w:r>
    </w:p>
    <w:p w14:paraId="03ABFF84"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ardebeck, J. L., and D. R. Shelly (2016), Aftershocks of the 2014 South Napa, California, Earthquake: Complex Faulting on Secondary Faults, </w:t>
      </w:r>
      <w:r w:rsidRPr="0037638F">
        <w:rPr>
          <w:rFonts w:ascii="Cambria" w:hAnsi="Cambria"/>
          <w:i/>
          <w:iCs/>
          <w:noProof/>
        </w:rPr>
        <w:t xml:space="preserve">Bull. Seismol. </w:t>
      </w:r>
      <w:r w:rsidRPr="0037638F">
        <w:rPr>
          <w:rFonts w:ascii="Cambria" w:hAnsi="Cambria"/>
          <w:i/>
          <w:iCs/>
          <w:noProof/>
        </w:rPr>
        <w:lastRenderedPageBreak/>
        <w:t>Soc. Am.</w:t>
      </w:r>
      <w:r w:rsidRPr="0037638F">
        <w:rPr>
          <w:rFonts w:ascii="Cambria" w:hAnsi="Cambria"/>
          <w:noProof/>
        </w:rPr>
        <w:t xml:space="preserve">, </w:t>
      </w:r>
      <w:r w:rsidRPr="0037638F">
        <w:rPr>
          <w:rFonts w:ascii="Cambria" w:hAnsi="Cambria"/>
          <w:i/>
          <w:iCs/>
          <w:noProof/>
        </w:rPr>
        <w:t>106</w:t>
      </w:r>
      <w:r w:rsidRPr="0037638F">
        <w:rPr>
          <w:rFonts w:ascii="Cambria" w:hAnsi="Cambria"/>
          <w:noProof/>
        </w:rPr>
        <w:t>(3), 1100–1109, doi:10.1785/0120150169.</w:t>
      </w:r>
    </w:p>
    <w:p w14:paraId="78761FED"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Harris, D. B. (2006), Subspace detectors : Theory, , UCRL-TR-222758; 48, doi:10.2172/900081.</w:t>
      </w:r>
    </w:p>
    <w:p w14:paraId="66B3B10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arris, D. B., and T. Paik (2006), Subspace Detectors : Efficient Implementation, </w:t>
      </w:r>
      <w:r w:rsidRPr="0037638F">
        <w:rPr>
          <w:rFonts w:ascii="Cambria" w:hAnsi="Cambria"/>
          <w:i/>
          <w:iCs/>
          <w:noProof/>
        </w:rPr>
        <w:t>Contract</w:t>
      </w:r>
      <w:r w:rsidRPr="0037638F">
        <w:rPr>
          <w:rFonts w:ascii="Cambria" w:hAnsi="Cambria"/>
          <w:noProof/>
        </w:rPr>
        <w:t>, doi:10.2172/898451.</w:t>
      </w:r>
    </w:p>
    <w:p w14:paraId="169BED35"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37638F">
        <w:rPr>
          <w:rFonts w:ascii="Cambria" w:hAnsi="Cambria"/>
          <w:i/>
          <w:iCs/>
          <w:noProof/>
        </w:rPr>
        <w:t>M</w:t>
      </w:r>
      <w:r w:rsidRPr="0037638F">
        <w:rPr>
          <w:rFonts w:ascii="Cambria" w:hAnsi="Cambria"/>
          <w:noProof/>
        </w:rPr>
        <w:t xml:space="preserve"> </w:t>
      </w:r>
      <w:r w:rsidRPr="0037638F">
        <w:rPr>
          <w:rFonts w:ascii="Cambria" w:hAnsi="Cambria"/>
          <w:noProof/>
          <w:vertAlign w:val="subscript"/>
        </w:rPr>
        <w:t>w</w:t>
      </w:r>
      <w:r w:rsidRPr="0037638F">
        <w:rPr>
          <w:rFonts w:ascii="Cambria" w:hAnsi="Cambria"/>
          <w:noProof/>
        </w:rPr>
        <w:t xml:space="preserve">  7.0) Observed by a Dense Seismic Array, </w:t>
      </w:r>
      <w:r w:rsidRPr="0037638F">
        <w:rPr>
          <w:rFonts w:ascii="Cambria" w:hAnsi="Cambria"/>
          <w:i/>
          <w:iCs/>
          <w:noProof/>
        </w:rPr>
        <w:t>Seismol. Res. Lett.</w:t>
      </w:r>
      <w:r w:rsidRPr="0037638F">
        <w:rPr>
          <w:rFonts w:ascii="Cambria" w:hAnsi="Cambria"/>
          <w:noProof/>
        </w:rPr>
        <w:t xml:space="preserve">, </w:t>
      </w:r>
      <w:r w:rsidRPr="0037638F">
        <w:rPr>
          <w:rFonts w:ascii="Cambria" w:hAnsi="Cambria"/>
          <w:i/>
          <w:iCs/>
          <w:noProof/>
        </w:rPr>
        <w:t>87</w:t>
      </w:r>
      <w:r w:rsidRPr="0037638F">
        <w:rPr>
          <w:rFonts w:ascii="Cambria" w:hAnsi="Cambria"/>
          <w:noProof/>
        </w:rPr>
        <w:t>(5), 1044–1049, doi:10.1785/0220160107.</w:t>
      </w:r>
    </w:p>
    <w:p w14:paraId="76E7C78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owell, S., B. Smith-Konter, N. Frazer, X. Tong, and D. Sandwell (2016), The vertical fingerprint of earthquake cycle loading in southern California, </w:t>
      </w:r>
      <w:r w:rsidRPr="0037638F">
        <w:rPr>
          <w:rFonts w:ascii="Cambria" w:hAnsi="Cambria"/>
          <w:i/>
          <w:iCs/>
          <w:noProof/>
        </w:rPr>
        <w:t>Nat. Geosci.</w:t>
      </w:r>
      <w:r w:rsidRPr="0037638F">
        <w:rPr>
          <w:rFonts w:ascii="Cambria" w:hAnsi="Cambria"/>
          <w:noProof/>
        </w:rPr>
        <w:t xml:space="preserve">, </w:t>
      </w:r>
      <w:r w:rsidRPr="0037638F">
        <w:rPr>
          <w:rFonts w:ascii="Cambria" w:hAnsi="Cambria"/>
          <w:i/>
          <w:iCs/>
          <w:noProof/>
        </w:rPr>
        <w:t>9</w:t>
      </w:r>
      <w:r w:rsidRPr="0037638F">
        <w:rPr>
          <w:rFonts w:ascii="Cambria" w:hAnsi="Cambria"/>
          <w:noProof/>
        </w:rPr>
        <w:t>(8), 611–614, doi:10.1038/ngeo2741.</w:t>
      </w:r>
    </w:p>
    <w:p w14:paraId="34DF0FAA"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su, T. Y., R. T. Wu, and K. C. Chang (2016), Two Novel Approaches to Reduce False Alarm Due to Non-Earthquake Events for On-Site Earthquake Early Warning System, </w:t>
      </w:r>
      <w:r w:rsidRPr="0037638F">
        <w:rPr>
          <w:rFonts w:ascii="Cambria" w:hAnsi="Cambria"/>
          <w:i/>
          <w:iCs/>
          <w:noProof/>
        </w:rPr>
        <w:t>Comput. Civ. Infrastruct. Eng.</w:t>
      </w:r>
      <w:r w:rsidRPr="0037638F">
        <w:rPr>
          <w:rFonts w:ascii="Cambria" w:hAnsi="Cambria"/>
          <w:noProof/>
        </w:rPr>
        <w:t xml:space="preserve">, </w:t>
      </w:r>
      <w:r w:rsidRPr="0037638F">
        <w:rPr>
          <w:rFonts w:ascii="Cambria" w:hAnsi="Cambria"/>
          <w:i/>
          <w:iCs/>
          <w:noProof/>
        </w:rPr>
        <w:t>0</w:t>
      </w:r>
      <w:r w:rsidRPr="0037638F">
        <w:rPr>
          <w:rFonts w:ascii="Cambria" w:hAnsi="Cambria"/>
          <w:noProof/>
        </w:rPr>
        <w:t>, 1–15, doi:10.1111/mice.12191.</w:t>
      </w:r>
    </w:p>
    <w:p w14:paraId="6C68C373"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Huang, M., H. Tung, E. J. Fielding, H. Huang, C. Liang, C. Huang, and J.-C. Hu (2016), Multiple fault slip triggered above the 2016 M w 6 . 4 MeiNong earthquake in Taiwan,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43</w:t>
      </w:r>
      <w:r w:rsidRPr="0037638F">
        <w:rPr>
          <w:rFonts w:ascii="Cambria" w:hAnsi="Cambria"/>
          <w:noProof/>
        </w:rPr>
        <w:t>(14), 7459–7467, doi:10.1002/2016GL069351.</w:t>
      </w:r>
    </w:p>
    <w:p w14:paraId="0A1EF2B0"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Jiang, J., and N. Lapusta (2016), Deeper penetration of large earthquakes on seismically quiescent fault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2</w:t>
      </w:r>
      <w:r w:rsidRPr="0037638F">
        <w:rPr>
          <w:rFonts w:ascii="Cambria" w:hAnsi="Cambria"/>
          <w:noProof/>
        </w:rPr>
        <w:t>(6291), 1293–1297, doi:10.1126/science.aaf1496.</w:t>
      </w:r>
    </w:p>
    <w:p w14:paraId="60511098"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Lay, T., H. Kanamori, C. J. Ammon, K. D. Koper, A. R. Hutko, L. Ye, H. Yue, and T. M. Rushing (2012), Depth-varying rupture properties of subduction zone megathrust faults, </w:t>
      </w:r>
      <w:r w:rsidRPr="0037638F">
        <w:rPr>
          <w:rFonts w:ascii="Cambria" w:hAnsi="Cambria"/>
          <w:i/>
          <w:iCs/>
          <w:noProof/>
        </w:rPr>
        <w:t>J. Geophys. Res. Solid Earth</w:t>
      </w:r>
      <w:r w:rsidRPr="0037638F">
        <w:rPr>
          <w:rFonts w:ascii="Cambria" w:hAnsi="Cambria"/>
          <w:noProof/>
        </w:rPr>
        <w:t xml:space="preserve">, </w:t>
      </w:r>
      <w:r w:rsidRPr="0037638F">
        <w:rPr>
          <w:rFonts w:ascii="Cambria" w:hAnsi="Cambria"/>
          <w:i/>
          <w:iCs/>
          <w:noProof/>
        </w:rPr>
        <w:t>117</w:t>
      </w:r>
      <w:r w:rsidRPr="0037638F">
        <w:rPr>
          <w:rFonts w:ascii="Cambria" w:hAnsi="Cambria"/>
          <w:noProof/>
        </w:rPr>
        <w:t>(4), 1–21, doi:10.1029/2011JB009133.</w:t>
      </w:r>
    </w:p>
    <w:p w14:paraId="20F67C13"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43</w:t>
      </w:r>
      <w:r w:rsidRPr="0037638F">
        <w:rPr>
          <w:rFonts w:ascii="Cambria" w:hAnsi="Cambria"/>
          <w:noProof/>
        </w:rPr>
        <w:t>(10), 4979–4985, doi:10.1002/2016GL068843.</w:t>
      </w:r>
    </w:p>
    <w:p w14:paraId="2B02AB1D"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Lin, P.-Y. P., J. B. Gaherty, G. Jin, J. A. Collins, D. Lizarralde, R. L. Evans, and G. Hirth (2016), High-resolution seismic constraints on flow dynamics in the oceanic asthenosphere, </w:t>
      </w:r>
      <w:r w:rsidRPr="0037638F">
        <w:rPr>
          <w:rFonts w:ascii="Cambria" w:hAnsi="Cambria"/>
          <w:i/>
          <w:iCs/>
          <w:noProof/>
        </w:rPr>
        <w:t>Nature</w:t>
      </w:r>
      <w:r w:rsidRPr="0037638F">
        <w:rPr>
          <w:rFonts w:ascii="Cambria" w:hAnsi="Cambria"/>
          <w:noProof/>
        </w:rPr>
        <w:t>, 1–9, doi:10.1038/nature18012.</w:t>
      </w:r>
    </w:p>
    <w:p w14:paraId="206B3295"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Mak, S., and D. Schorlemmer (2016), What Makes People Respond to “Did You Feel It?”?, </w:t>
      </w:r>
      <w:r w:rsidRPr="0037638F">
        <w:rPr>
          <w:rFonts w:ascii="Cambria" w:hAnsi="Cambria"/>
          <w:i/>
          <w:iCs/>
          <w:noProof/>
        </w:rPr>
        <w:t>Seismol. Res. Lett.</w:t>
      </w:r>
      <w:r w:rsidRPr="0037638F">
        <w:rPr>
          <w:rFonts w:ascii="Cambria" w:hAnsi="Cambria"/>
          <w:noProof/>
        </w:rPr>
        <w:t xml:space="preserve">, </w:t>
      </w:r>
      <w:r w:rsidRPr="0037638F">
        <w:rPr>
          <w:rFonts w:ascii="Cambria" w:hAnsi="Cambria"/>
          <w:i/>
          <w:iCs/>
          <w:noProof/>
        </w:rPr>
        <w:t>87</w:t>
      </w:r>
      <w:r w:rsidRPr="0037638F">
        <w:rPr>
          <w:rFonts w:ascii="Cambria" w:hAnsi="Cambria"/>
          <w:noProof/>
        </w:rPr>
        <w:t>(1), 119–131, doi:10.1785/0220150056.</w:t>
      </w:r>
    </w:p>
    <w:p w14:paraId="4B8036B3"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Mallard, C., N. Coltice, M. Seton, R. D. Müller, and P. J. Tackley (2016), Subduction controls the distribution and fragmentation of Earth’s tectonic plates, </w:t>
      </w:r>
      <w:r w:rsidRPr="0037638F">
        <w:rPr>
          <w:rFonts w:ascii="Cambria" w:hAnsi="Cambria"/>
          <w:i/>
          <w:iCs/>
          <w:noProof/>
        </w:rPr>
        <w:t>Nature</w:t>
      </w:r>
      <w:r w:rsidRPr="0037638F">
        <w:rPr>
          <w:rFonts w:ascii="Cambria" w:hAnsi="Cambria"/>
          <w:noProof/>
        </w:rPr>
        <w:t xml:space="preserve">, </w:t>
      </w:r>
      <w:r w:rsidRPr="0037638F">
        <w:rPr>
          <w:rFonts w:ascii="Cambria" w:hAnsi="Cambria"/>
          <w:i/>
          <w:iCs/>
          <w:noProof/>
        </w:rPr>
        <w:t>advance on</w:t>
      </w:r>
      <w:r w:rsidRPr="0037638F">
        <w:rPr>
          <w:rFonts w:ascii="Cambria" w:hAnsi="Cambria"/>
          <w:noProof/>
        </w:rPr>
        <w:t>, doi:10.1038/nature17992.</w:t>
      </w:r>
    </w:p>
    <w:p w14:paraId="10BF5031"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Meier, M.-A., T. Heaton, and J. Clinton (2016), Evidence for universal earthquake rupture initiation behavior, </w:t>
      </w:r>
      <w:r w:rsidRPr="0037638F">
        <w:rPr>
          <w:rFonts w:ascii="Cambria" w:hAnsi="Cambria"/>
          <w:i/>
          <w:iCs/>
          <w:noProof/>
        </w:rPr>
        <w:t>Geophys. Res. Lett.</w:t>
      </w:r>
      <w:r w:rsidRPr="0037638F">
        <w:rPr>
          <w:rFonts w:ascii="Cambria" w:hAnsi="Cambria"/>
          <w:noProof/>
        </w:rPr>
        <w:t>, (626), 1–6, doi:10.1002/2016GL070081.</w:t>
      </w:r>
    </w:p>
    <w:p w14:paraId="16740F24"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Melgar, D. et al. (2016a), Local tsunami warnings: Perspectives from recent large events,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43</w:t>
      </w:r>
      <w:r w:rsidRPr="0037638F">
        <w:rPr>
          <w:rFonts w:ascii="Cambria" w:hAnsi="Cambria"/>
          <w:noProof/>
        </w:rPr>
        <w:t>(3), 1109–1117, doi:10.1002/2015GL067100.</w:t>
      </w:r>
    </w:p>
    <w:p w14:paraId="7D75996A"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37638F">
        <w:rPr>
          <w:rFonts w:ascii="Cambria" w:hAnsi="Cambria"/>
          <w:i/>
          <w:iCs/>
          <w:noProof/>
        </w:rPr>
        <w:t>Geophys. Res. Lett.</w:t>
      </w:r>
      <w:r w:rsidRPr="0037638F">
        <w:rPr>
          <w:rFonts w:ascii="Cambria" w:hAnsi="Cambria"/>
          <w:noProof/>
        </w:rPr>
        <w:t>, 961–966, doi:10.1002/2015GL067369.</w:t>
      </w:r>
    </w:p>
    <w:p w14:paraId="238B6056"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Nishida, K., and R. Takagi (2016), Teleseismic S wave microseisms,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3</w:t>
      </w:r>
      <w:r w:rsidRPr="0037638F">
        <w:rPr>
          <w:rFonts w:ascii="Cambria" w:hAnsi="Cambria"/>
          <w:noProof/>
        </w:rPr>
        <w:t>(6302), 919–921, doi:10.1126/science.aaf7573.</w:t>
      </w:r>
    </w:p>
    <w:p w14:paraId="34FB7B37"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Porritt, R. W., and S. Yoshioka (2016), Slab pileup in the mantle transition zone and the 30 May 2015 Chichi-jima earthquake, </w:t>
      </w:r>
      <w:r w:rsidRPr="0037638F">
        <w:rPr>
          <w:rFonts w:ascii="Cambria" w:hAnsi="Cambria"/>
          <w:i/>
          <w:iCs/>
          <w:noProof/>
        </w:rPr>
        <w:t>Geophys. Res. Lett.</w:t>
      </w:r>
      <w:r w:rsidRPr="0037638F">
        <w:rPr>
          <w:rFonts w:ascii="Cambria" w:hAnsi="Cambria"/>
          <w:noProof/>
        </w:rPr>
        <w:t xml:space="preserve">, </w:t>
      </w:r>
      <w:r w:rsidRPr="0037638F">
        <w:rPr>
          <w:rFonts w:ascii="Cambria" w:hAnsi="Cambria"/>
          <w:i/>
          <w:iCs/>
          <w:noProof/>
        </w:rPr>
        <w:t>43</w:t>
      </w:r>
      <w:r w:rsidRPr="0037638F">
        <w:rPr>
          <w:rFonts w:ascii="Cambria" w:hAnsi="Cambria"/>
          <w:noProof/>
        </w:rPr>
        <w:t>(10), 4905–4912, doi:10.1002/2016GL068168.</w:t>
      </w:r>
    </w:p>
    <w:p w14:paraId="2EB2BAC2"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Rosen, J. (2016), The Subduction Zone Observatory takes shape,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53</w:t>
      </w:r>
      <w:r w:rsidRPr="0037638F">
        <w:rPr>
          <w:rFonts w:ascii="Cambria" w:hAnsi="Cambria"/>
          <w:noProof/>
        </w:rPr>
        <w:t>(6306), 1347–1348, doi:10.1126/science.353.6306.1347.</w:t>
      </w:r>
    </w:p>
    <w:p w14:paraId="19B36CC9"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Shelly, D. R., G. C. Beroza, S. Ide, and S. Nakamula (2006), Low-frequency earthquakes in Shikoku, Japan, and their relationship to episodic tremor and slip., </w:t>
      </w:r>
      <w:r w:rsidRPr="0037638F">
        <w:rPr>
          <w:rFonts w:ascii="Cambria" w:hAnsi="Cambria"/>
          <w:i/>
          <w:iCs/>
          <w:noProof/>
        </w:rPr>
        <w:t>Nature</w:t>
      </w:r>
      <w:r w:rsidRPr="0037638F">
        <w:rPr>
          <w:rFonts w:ascii="Cambria" w:hAnsi="Cambria"/>
          <w:noProof/>
        </w:rPr>
        <w:t xml:space="preserve">, </w:t>
      </w:r>
      <w:r w:rsidRPr="0037638F">
        <w:rPr>
          <w:rFonts w:ascii="Cambria" w:hAnsi="Cambria"/>
          <w:i/>
          <w:iCs/>
          <w:noProof/>
        </w:rPr>
        <w:t>442</w:t>
      </w:r>
      <w:r w:rsidRPr="0037638F">
        <w:rPr>
          <w:rFonts w:ascii="Cambria" w:hAnsi="Cambria"/>
          <w:noProof/>
        </w:rPr>
        <w:t>(7099), 188–191, doi:10.1038/nature04931.</w:t>
      </w:r>
    </w:p>
    <w:p w14:paraId="1361195D"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Stammler, K., and L. Ceranna (2016), Influence of Wind Turbines on Seismic Records of the Gräfenberg Array, </w:t>
      </w:r>
      <w:r w:rsidRPr="0037638F">
        <w:rPr>
          <w:rFonts w:ascii="Cambria" w:hAnsi="Cambria"/>
          <w:i/>
          <w:iCs/>
          <w:noProof/>
        </w:rPr>
        <w:t>Seismol. Res. Lett.</w:t>
      </w:r>
      <w:r w:rsidRPr="0037638F">
        <w:rPr>
          <w:rFonts w:ascii="Cambria" w:hAnsi="Cambria"/>
          <w:noProof/>
        </w:rPr>
        <w:t xml:space="preserve">, </w:t>
      </w:r>
      <w:r w:rsidRPr="0037638F">
        <w:rPr>
          <w:rFonts w:ascii="Cambria" w:hAnsi="Cambria"/>
          <w:i/>
          <w:iCs/>
          <w:noProof/>
        </w:rPr>
        <w:t>87</w:t>
      </w:r>
      <w:r w:rsidRPr="0037638F">
        <w:rPr>
          <w:rFonts w:ascii="Cambria" w:hAnsi="Cambria"/>
          <w:noProof/>
        </w:rPr>
        <w:t>(5), 1075–1081, doi:10.1785/0220160049.</w:t>
      </w:r>
    </w:p>
    <w:p w14:paraId="0F16BD0F"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Weingarten, M., S. Ge, J. W. Godt, B. A. Bekins, and J. L. Rubinstein (2015), High-rate injection is associated with the increase in U.S. mid-continent seismicity, </w:t>
      </w:r>
      <w:r w:rsidRPr="0037638F">
        <w:rPr>
          <w:rFonts w:ascii="Cambria" w:hAnsi="Cambria"/>
          <w:i/>
          <w:iCs/>
          <w:noProof/>
        </w:rPr>
        <w:t>Science (80-. ).</w:t>
      </w:r>
      <w:r w:rsidRPr="0037638F">
        <w:rPr>
          <w:rFonts w:ascii="Cambria" w:hAnsi="Cambria"/>
          <w:noProof/>
        </w:rPr>
        <w:t xml:space="preserve">, </w:t>
      </w:r>
      <w:r w:rsidRPr="0037638F">
        <w:rPr>
          <w:rFonts w:ascii="Cambria" w:hAnsi="Cambria"/>
          <w:i/>
          <w:iCs/>
          <w:noProof/>
        </w:rPr>
        <w:t>348</w:t>
      </w:r>
      <w:r w:rsidRPr="0037638F">
        <w:rPr>
          <w:rFonts w:ascii="Cambria" w:hAnsi="Cambria"/>
          <w:noProof/>
        </w:rPr>
        <w:t>(6241), 1336–1340, doi:10.1126/science.aab1345.</w:t>
      </w:r>
    </w:p>
    <w:p w14:paraId="765FABB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Wu, B.-R., N.-C. Hsiao, P.-Y. Lin, T.-Y. Hsu, C.-Y. Chen, S.-K. Huang, and H.-W. Chiang (2016), An integrated earthquake early warning system and its performance at schools in Taiwan, </w:t>
      </w:r>
      <w:r w:rsidRPr="0037638F">
        <w:rPr>
          <w:rFonts w:ascii="Cambria" w:hAnsi="Cambria"/>
          <w:i/>
          <w:iCs/>
          <w:noProof/>
        </w:rPr>
        <w:t>J. Seismol.</w:t>
      </w:r>
      <w:r w:rsidRPr="0037638F">
        <w:rPr>
          <w:rFonts w:ascii="Cambria" w:hAnsi="Cambria"/>
          <w:noProof/>
        </w:rPr>
        <w:t>, doi:10.1007/s10950-016-9595-3.</w:t>
      </w:r>
    </w:p>
    <w:p w14:paraId="4F4C297B"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Yokota, Y., T. Ishikawa, S. Watanabe, T. Tashiro, and A. Asada (2016), Seafloor geodetic constraints on interplate coupling of the Nankai Trough megathrust zone, </w:t>
      </w:r>
      <w:r w:rsidRPr="0037638F">
        <w:rPr>
          <w:rFonts w:ascii="Cambria" w:hAnsi="Cambria"/>
          <w:i/>
          <w:iCs/>
          <w:noProof/>
        </w:rPr>
        <w:t>Nature</w:t>
      </w:r>
      <w:r w:rsidRPr="0037638F">
        <w:rPr>
          <w:rFonts w:ascii="Cambria" w:hAnsi="Cambria"/>
          <w:noProof/>
        </w:rPr>
        <w:t>, 4–6, doi:10.1038/nature17632.</w:t>
      </w:r>
    </w:p>
    <w:p w14:paraId="37E039F6"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Yoon, C. E., O. OReilly, K. J. Bergen, G. C. Beroza, O. O’Reilly, K. J. Bergen, and G. C. Beroza (2015), Earthquake detection through computationally efficient similarity search, </w:t>
      </w:r>
      <w:r w:rsidRPr="0037638F">
        <w:rPr>
          <w:rFonts w:ascii="Cambria" w:hAnsi="Cambria"/>
          <w:i/>
          <w:iCs/>
          <w:noProof/>
        </w:rPr>
        <w:t>Sci. Adv.</w:t>
      </w:r>
      <w:r w:rsidRPr="0037638F">
        <w:rPr>
          <w:rFonts w:ascii="Cambria" w:hAnsi="Cambria"/>
          <w:noProof/>
        </w:rPr>
        <w:t xml:space="preserve">, </w:t>
      </w:r>
      <w:r w:rsidRPr="0037638F">
        <w:rPr>
          <w:rFonts w:ascii="Cambria" w:hAnsi="Cambria"/>
          <w:i/>
          <w:iCs/>
          <w:noProof/>
        </w:rPr>
        <w:t>1</w:t>
      </w:r>
      <w:r w:rsidRPr="0037638F">
        <w:rPr>
          <w:rFonts w:ascii="Cambria" w:hAnsi="Cambria"/>
          <w:noProof/>
        </w:rPr>
        <w:t>(11), e1501057–e1501057, doi:10.1126/sciadv.1501057.</w:t>
      </w:r>
    </w:p>
    <w:p w14:paraId="301C69E2" w14:textId="77777777" w:rsidR="0037638F" w:rsidRPr="0037638F" w:rsidRDefault="0037638F" w:rsidP="0037638F">
      <w:pPr>
        <w:widowControl w:val="0"/>
        <w:autoSpaceDE w:val="0"/>
        <w:autoSpaceDN w:val="0"/>
        <w:adjustRightInd w:val="0"/>
        <w:ind w:left="480" w:hanging="480"/>
        <w:rPr>
          <w:rFonts w:ascii="Cambria" w:hAnsi="Cambria"/>
          <w:noProof/>
        </w:rPr>
      </w:pPr>
      <w:r w:rsidRPr="0037638F">
        <w:rPr>
          <w:rFonts w:ascii="Cambria" w:hAnsi="Cambria"/>
          <w:noProof/>
        </w:rPr>
        <w:t xml:space="preserve">Zaliapin, I., and Y. Ben-zion (2015), Discriminating characteristics of tectonic and human-induced seismicity, </w:t>
      </w:r>
      <w:r w:rsidRPr="0037638F">
        <w:rPr>
          <w:rFonts w:ascii="Cambria" w:hAnsi="Cambria"/>
          <w:i/>
          <w:iCs/>
          <w:noProof/>
        </w:rPr>
        <w:t>Bull. Seismol. Soc. Am.</w:t>
      </w:r>
      <w:r w:rsidRPr="0037638F">
        <w:rPr>
          <w:rFonts w:ascii="Cambria" w:hAnsi="Cambria"/>
          <w:noProof/>
        </w:rPr>
        <w:t xml:space="preserve">, </w:t>
      </w:r>
      <w:r w:rsidRPr="0037638F">
        <w:rPr>
          <w:rFonts w:ascii="Cambria" w:hAnsi="Cambria"/>
          <w:i/>
          <w:iCs/>
          <w:noProof/>
        </w:rPr>
        <w:t>106</w:t>
      </w:r>
      <w:r w:rsidRPr="0037638F">
        <w:rPr>
          <w:rFonts w:ascii="Cambria" w:hAnsi="Cambria"/>
          <w:noProof/>
        </w:rPr>
        <w:t>(ii), 1–36, doi:10.1785/0120150211.</w:t>
      </w:r>
    </w:p>
    <w:p w14:paraId="3D4A6F8B" w14:textId="7064A296" w:rsidR="008D5DB3" w:rsidRDefault="008D5DB3" w:rsidP="0037638F">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C4A54"/>
    <w:rsid w:val="001C7825"/>
    <w:rsid w:val="001E5914"/>
    <w:rsid w:val="001F4EBD"/>
    <w:rsid w:val="00203385"/>
    <w:rsid w:val="00206D0B"/>
    <w:rsid w:val="002076D0"/>
    <w:rsid w:val="00211E9D"/>
    <w:rsid w:val="00243983"/>
    <w:rsid w:val="002450AD"/>
    <w:rsid w:val="00253C96"/>
    <w:rsid w:val="00256193"/>
    <w:rsid w:val="00256F6A"/>
    <w:rsid w:val="002647AB"/>
    <w:rsid w:val="0027557E"/>
    <w:rsid w:val="00281931"/>
    <w:rsid w:val="00296C58"/>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E51E1"/>
    <w:rsid w:val="003F3468"/>
    <w:rsid w:val="00401BA0"/>
    <w:rsid w:val="00412450"/>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324A3"/>
    <w:rsid w:val="0053718D"/>
    <w:rsid w:val="00546F45"/>
    <w:rsid w:val="00551ED2"/>
    <w:rsid w:val="00560DAC"/>
    <w:rsid w:val="0057000B"/>
    <w:rsid w:val="00573143"/>
    <w:rsid w:val="0057671A"/>
    <w:rsid w:val="005B2E91"/>
    <w:rsid w:val="005B32CA"/>
    <w:rsid w:val="005B3463"/>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6F1C12"/>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D233C"/>
    <w:rsid w:val="007D5140"/>
    <w:rsid w:val="007F7095"/>
    <w:rsid w:val="00801A2F"/>
    <w:rsid w:val="008171C0"/>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04A2"/>
    <w:rsid w:val="00CF5EB1"/>
    <w:rsid w:val="00D14D91"/>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87C"/>
    <w:rsid w:val="00E117D2"/>
    <w:rsid w:val="00E26ADC"/>
    <w:rsid w:val="00E357DB"/>
    <w:rsid w:val="00E53A2F"/>
    <w:rsid w:val="00E64727"/>
    <w:rsid w:val="00E7788E"/>
    <w:rsid w:val="00E86D3F"/>
    <w:rsid w:val="00E87E5C"/>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8</TotalTime>
  <Pages>12</Pages>
  <Words>17742</Words>
  <Characters>101133</Characters>
  <Application>Microsoft Macintosh Word</Application>
  <DocSecurity>0</DocSecurity>
  <Lines>842</Lines>
  <Paragraphs>237</Paragraphs>
  <ScaleCrop>false</ScaleCrop>
  <Company>UC Berkeley</Company>
  <LinksUpToDate>false</LinksUpToDate>
  <CharactersWithSpaces>1186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15</cp:revision>
  <dcterms:created xsi:type="dcterms:W3CDTF">2016-06-05T18:17:00Z</dcterms:created>
  <dcterms:modified xsi:type="dcterms:W3CDTF">2016-11-12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